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w:t>
      </w:r>
      <w:proofErr w:type="spellStart"/>
      <w:r w:rsidR="008C0F04" w:rsidRPr="008C0F04">
        <w:rPr>
          <w:rFonts w:cs="Calibri"/>
        </w:rPr>
        <w:t>Škraba</w:t>
      </w:r>
      <w:proofErr w:type="spellEnd"/>
      <w:r w:rsidR="008C0F04" w:rsidRPr="008C0F04">
        <w:rPr>
          <w:rFonts w:cs="Calibri"/>
        </w:rPr>
        <w:t>,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lastRenderedPageBreak/>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lastRenderedPageBreak/>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263AFBD9">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4988F565">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4CFB947"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 xml:space="preserve">:Matrika </w:t>
      </w:r>
      <w:proofErr w:type="spellStart"/>
      <w:r>
        <w:t>zmede</w:t>
      </w:r>
      <w:proofErr w:type="spellEnd"/>
      <w:r>
        <w:t>.</w:t>
      </w:r>
      <w:bookmarkEnd w:id="46"/>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163E1759"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7"/>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lastRenderedPageBreak/>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2E63E65B">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00F7682B">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7F3DCD3C">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591263DA" w:rsidR="00423309" w:rsidRDefault="00812CAE" w:rsidP="00F743CF">
      <w:r>
        <w:fldChar w:fldCharType="begin"/>
      </w:r>
      <w:r w:rsidR="00005EC1">
        <w:instrText xml:space="preserve"> ADDIN ZOTERO_BIBL {"uncited":[],"omitted":[],"custom":[]} CSL_BIBLIOGRAPHY </w:instrText>
      </w:r>
      <w:r>
        <w:fldChar w:fldCharType="separate"/>
      </w:r>
      <w:r w:rsidR="008C0F04" w:rsidRPr="008C0F04">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5C02FD" w14:textId="77777777" w:rsidR="00FA5799" w:rsidRDefault="00FA5799" w:rsidP="00AE29F3">
      <w:pPr>
        <w:spacing w:after="0" w:line="240" w:lineRule="auto"/>
      </w:pPr>
      <w:r>
        <w:separator/>
      </w:r>
    </w:p>
  </w:endnote>
  <w:endnote w:type="continuationSeparator" w:id="0">
    <w:p w14:paraId="1C1AE8D6" w14:textId="77777777" w:rsidR="00FA5799" w:rsidRDefault="00FA5799"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9AE9D8" w14:textId="77777777" w:rsidR="00FA5799" w:rsidRDefault="00FA5799" w:rsidP="00AE29F3">
      <w:pPr>
        <w:spacing w:after="0" w:line="240" w:lineRule="auto"/>
      </w:pPr>
      <w:r>
        <w:separator/>
      </w:r>
    </w:p>
  </w:footnote>
  <w:footnote w:type="continuationSeparator" w:id="0">
    <w:p w14:paraId="56BD605B" w14:textId="77777777" w:rsidR="00FA5799" w:rsidRDefault="00FA5799"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E1057"/>
    <w:rsid w:val="002E3848"/>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5BFA"/>
    <w:rsid w:val="00346A0D"/>
    <w:rsid w:val="00350ACC"/>
    <w:rsid w:val="00350F48"/>
    <w:rsid w:val="0035100F"/>
    <w:rsid w:val="00351B77"/>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3860"/>
    <w:rsid w:val="004747DF"/>
    <w:rsid w:val="00474C21"/>
    <w:rsid w:val="00474C4F"/>
    <w:rsid w:val="0047701C"/>
    <w:rsid w:val="00481561"/>
    <w:rsid w:val="00482DA3"/>
    <w:rsid w:val="00483D35"/>
    <w:rsid w:val="00484584"/>
    <w:rsid w:val="004870D6"/>
    <w:rsid w:val="00490F2E"/>
    <w:rsid w:val="00492258"/>
    <w:rsid w:val="00492938"/>
    <w:rsid w:val="0049646D"/>
    <w:rsid w:val="004A33C0"/>
    <w:rsid w:val="004A3630"/>
    <w:rsid w:val="004A5E93"/>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673"/>
    <w:rsid w:val="004F575E"/>
    <w:rsid w:val="00500219"/>
    <w:rsid w:val="00500224"/>
    <w:rsid w:val="00500DE5"/>
    <w:rsid w:val="005017FB"/>
    <w:rsid w:val="00501DEE"/>
    <w:rsid w:val="00503757"/>
    <w:rsid w:val="00503816"/>
    <w:rsid w:val="0050626B"/>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46FF"/>
    <w:rsid w:val="00566856"/>
    <w:rsid w:val="005720C8"/>
    <w:rsid w:val="005727EF"/>
    <w:rsid w:val="0057332E"/>
    <w:rsid w:val="005754CB"/>
    <w:rsid w:val="00576D5C"/>
    <w:rsid w:val="005828C5"/>
    <w:rsid w:val="005831E0"/>
    <w:rsid w:val="00584F25"/>
    <w:rsid w:val="00585DF0"/>
    <w:rsid w:val="00586072"/>
    <w:rsid w:val="00587D33"/>
    <w:rsid w:val="0059234A"/>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55AB7"/>
    <w:rsid w:val="006565C4"/>
    <w:rsid w:val="006619C3"/>
    <w:rsid w:val="00661B89"/>
    <w:rsid w:val="00661CD8"/>
    <w:rsid w:val="00663CEA"/>
    <w:rsid w:val="00664E7D"/>
    <w:rsid w:val="00665835"/>
    <w:rsid w:val="00665A32"/>
    <w:rsid w:val="00667134"/>
    <w:rsid w:val="00671762"/>
    <w:rsid w:val="006717ED"/>
    <w:rsid w:val="00672950"/>
    <w:rsid w:val="0067325F"/>
    <w:rsid w:val="006742DC"/>
    <w:rsid w:val="0067502D"/>
    <w:rsid w:val="006777C1"/>
    <w:rsid w:val="00677AE0"/>
    <w:rsid w:val="0068005C"/>
    <w:rsid w:val="00682642"/>
    <w:rsid w:val="00683648"/>
    <w:rsid w:val="0068556A"/>
    <w:rsid w:val="00685DAB"/>
    <w:rsid w:val="00686F8A"/>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A4B62"/>
    <w:rsid w:val="008B006E"/>
    <w:rsid w:val="008B5DAA"/>
    <w:rsid w:val="008B610D"/>
    <w:rsid w:val="008C09A8"/>
    <w:rsid w:val="008C0F04"/>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C9A"/>
    <w:rsid w:val="00C26F16"/>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1744"/>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63C"/>
    <w:rsid w:val="00EC6B87"/>
    <w:rsid w:val="00ED036C"/>
    <w:rsid w:val="00ED11D1"/>
    <w:rsid w:val="00ED391E"/>
    <w:rsid w:val="00ED5B06"/>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A5799"/>
    <w:rsid w:val="00FB30C5"/>
    <w:rsid w:val="00FB31EB"/>
    <w:rsid w:val="00FB49FD"/>
    <w:rsid w:val="00FB70D4"/>
    <w:rsid w:val="00FC557D"/>
    <w:rsid w:val="00FD289A"/>
    <w:rsid w:val="00FD4436"/>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1</TotalTime>
  <Pages>82</Pages>
  <Words>112859</Words>
  <Characters>681670</Characters>
  <Application>Microsoft Office Word</Application>
  <DocSecurity>0</DocSecurity>
  <Lines>17478</Lines>
  <Paragraphs>827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8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88</cp:revision>
  <cp:lastPrinted>2024-01-12T12:12:00Z</cp:lastPrinted>
  <dcterms:created xsi:type="dcterms:W3CDTF">2023-09-23T17:00:00Z</dcterms:created>
  <dcterms:modified xsi:type="dcterms:W3CDTF">2024-07-02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uLUj3x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